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168E2">
      <w:r>
        <w:t xml:space="preserve">   </w:t>
      </w:r>
    </w:p>
    <w:p w:rsidR="00E168E2" w:rsidRDefault="00E168E2"/>
    <w:p w:rsidR="00E168E2" w:rsidRDefault="00E168E2"/>
    <w:p w:rsidR="002A2A03" w:rsidRDefault="002A2A03"/>
    <w:p w:rsidR="005601E8" w:rsidRPr="005601E8" w:rsidRDefault="002F2E4F">
      <w:pPr>
        <w:jc w:val="center"/>
        <w:rPr>
          <w:b/>
        </w:rPr>
      </w:pPr>
      <w:r>
        <w:rPr>
          <w:b/>
        </w:rPr>
        <w:t>Thesis S</w:t>
      </w:r>
      <w:r w:rsidR="00326DC0" w:rsidRPr="005601E8">
        <w:rPr>
          <w:b/>
        </w:rPr>
        <w:t>tatement</w:t>
      </w:r>
    </w:p>
    <w:p w:rsidR="002A2A03" w:rsidRDefault="00326DC0">
      <w:pPr>
        <w:jc w:val="center"/>
      </w:pPr>
      <w:r>
        <w:t xml:space="preserve">Your </w:t>
      </w:r>
      <w:proofErr w:type="gramStart"/>
      <w:r>
        <w:t>Name  (</w:t>
      </w:r>
      <w:proofErr w:type="gramEnd"/>
      <w:r>
        <w:t>First M. Last)</w:t>
      </w:r>
    </w:p>
    <w:p w:rsidR="002A2A03" w:rsidRDefault="00326DC0">
      <w:pPr>
        <w:jc w:val="center"/>
      </w:pPr>
      <w:r>
        <w:t>School or Institution Name (University at Place or Town, State)</w:t>
      </w:r>
    </w:p>
    <w:p w:rsidR="002A2A03" w:rsidRDefault="00326DC0" w:rsidP="005601E8">
      <w:pPr>
        <w:ind w:firstLine="0"/>
        <w:jc w:val="center"/>
      </w:pPr>
      <w:bookmarkStart w:id="0" w:name="_GoBack"/>
      <w:bookmarkEnd w:id="0"/>
      <w:r>
        <w:br w:type="page"/>
      </w:r>
    </w:p>
    <w:p w:rsidR="002E6AC8" w:rsidRDefault="00326DC0">
      <w:pPr>
        <w:pStyle w:val="Title"/>
        <w:rPr>
          <w:rFonts w:cs="Times New Roman"/>
          <w:b/>
          <w:bCs w:val="0"/>
          <w:kern w:val="0"/>
          <w:szCs w:val="24"/>
        </w:rPr>
      </w:pPr>
      <w:r>
        <w:rPr>
          <w:rFonts w:cs="Times New Roman"/>
          <w:b/>
          <w:bCs w:val="0"/>
          <w:kern w:val="0"/>
          <w:szCs w:val="24"/>
        </w:rPr>
        <w:lastRenderedPageBreak/>
        <w:t>Thesis S</w:t>
      </w:r>
      <w:r w:rsidRPr="002E6AC8">
        <w:rPr>
          <w:rFonts w:cs="Times New Roman"/>
          <w:b/>
          <w:bCs w:val="0"/>
          <w:kern w:val="0"/>
          <w:szCs w:val="24"/>
        </w:rPr>
        <w:t>tatement</w:t>
      </w:r>
    </w:p>
    <w:p w:rsidR="00A6168F" w:rsidRDefault="00326DC0" w:rsidP="002E6AC8">
      <w:pPr>
        <w:pStyle w:val="Title"/>
        <w:jc w:val="left"/>
      </w:pPr>
      <w:r>
        <w:t xml:space="preserve"> This research</w:t>
      </w:r>
      <w:r w:rsidR="00400234">
        <w:t xml:space="preserve"> </w:t>
      </w:r>
      <w:r w:rsidR="0050711B">
        <w:t xml:space="preserve">aims to </w:t>
      </w:r>
      <w:r w:rsidR="00E306E8">
        <w:t>explore</w:t>
      </w:r>
      <w:r w:rsidR="0050711B">
        <w:t xml:space="preserve"> the answer to the question “</w:t>
      </w:r>
      <w:r w:rsidR="00E306E8">
        <w:rPr>
          <w:color w:val="000000" w:themeColor="text1"/>
        </w:rPr>
        <w:t>Is the US moving towards diversity and equality in the workplace?</w:t>
      </w:r>
      <w:proofErr w:type="gramStart"/>
      <w:r w:rsidR="00E306E8">
        <w:rPr>
          <w:color w:val="000000" w:themeColor="text1"/>
        </w:rPr>
        <w:t>”</w:t>
      </w:r>
      <w:r w:rsidR="00E306E8">
        <w:t>.</w:t>
      </w:r>
      <w:proofErr w:type="gramEnd"/>
      <w:r w:rsidR="00B65E85">
        <w:t xml:space="preserve"> Data used for conducting this research is collected from </w:t>
      </w:r>
      <w:r>
        <w:t>the surveys distributed</w:t>
      </w:r>
      <w:r w:rsidR="00B65E85">
        <w:t xml:space="preserve"> among the employees of the various companies. </w:t>
      </w:r>
      <w:r>
        <w:t xml:space="preserve">Other secondary sources </w:t>
      </w:r>
      <w:r w:rsidR="000B16FB">
        <w:t xml:space="preserve">used </w:t>
      </w:r>
      <w:r>
        <w:t>include newspapers, magazines and articles</w:t>
      </w:r>
      <w:r w:rsidR="006D5E98">
        <w:fldChar w:fldCharType="begin"/>
      </w:r>
      <w:r w:rsidR="006D5E98">
        <w:instrText xml:space="preserve"> ADDIN ZOTERO_ITEM CSL_CITATION {"citationID":"gkp07ZBA","properties":{"formattedCitation":"(Burns, Barton, &amp; Kerby, n.d.)","plainCitation":"(Burns, Barton, &amp; Kerby, n.d.)","noteIndex":0},"citationItems":[{"id":1220,"uris":["http://zotero.org/users/local/KZl8ZL3A/items/H4NJDYTA"],"uri":["http://zotero.org/users/local/KZl8ZL3A/items/H4NJDYTA"],"itemData":{"id":1220,"type":"webpage","title":"The State of Diversity in Today’s Workforce","container-title":"Center for American Progress","abstract":"Crosby Burns, Kimberly Barton, and Sophia Kerby examine the state and strength of diversity in the U.S. workforce, specifically the number and proportion of people of color, women, gay and transgender individuals, and people with disabilities in the workforce today.","URL":"https://www.americanprogress.org/issues/economy/reports/2012/07/12/11938/the-state-of-diversity-in-todays-workforce/","language":"en-US","author":[{"family":"Burns","given":"Crosby"},{"family":"Barton","given":"Kimberly"},{"family":"Kerby","given":"Sophia"}],"accessed":{"date-parts":[["2019",1,29]]}}}],"schema":"https://github.com/citation-style-language/schema/raw/master/csl-citation.json"} </w:instrText>
      </w:r>
      <w:r w:rsidR="006D5E98">
        <w:fldChar w:fldCharType="separate"/>
      </w:r>
      <w:r w:rsidR="006D5E98" w:rsidRPr="006D5E98">
        <w:rPr>
          <w:rFonts w:cs="Times New Roman"/>
        </w:rPr>
        <w:t xml:space="preserve">(Burns, Barton, &amp; </w:t>
      </w:r>
      <w:proofErr w:type="spellStart"/>
      <w:r w:rsidR="006D5E98" w:rsidRPr="006D5E98">
        <w:rPr>
          <w:rFonts w:cs="Times New Roman"/>
        </w:rPr>
        <w:t>Kerby</w:t>
      </w:r>
      <w:proofErr w:type="spellEnd"/>
      <w:r w:rsidR="006D5E98" w:rsidRPr="006D5E98">
        <w:rPr>
          <w:rFonts w:cs="Times New Roman"/>
        </w:rPr>
        <w:t>, n.d.)</w:t>
      </w:r>
      <w:r w:rsidR="006D5E98">
        <w:fldChar w:fldCharType="end"/>
      </w:r>
      <w:r>
        <w:t xml:space="preserve">. </w:t>
      </w:r>
    </w:p>
    <w:p w:rsidR="00A6168F" w:rsidRDefault="00326DC0" w:rsidP="002E6AC8">
      <w:pPr>
        <w:pStyle w:val="Title"/>
        <w:jc w:val="left"/>
      </w:pPr>
      <w:r>
        <w:t>Previously</w:t>
      </w:r>
      <w:r w:rsidR="00AE7D71">
        <w:t xml:space="preserve"> </w:t>
      </w:r>
      <w:r>
        <w:t xml:space="preserve">my </w:t>
      </w:r>
      <w:r w:rsidR="004C434B">
        <w:t xml:space="preserve">research </w:t>
      </w:r>
      <w:r w:rsidR="00AE7D71">
        <w:t xml:space="preserve">topic </w:t>
      </w:r>
      <w:r w:rsidR="004C434B">
        <w:t>was based on the acceptance of diversity in modern times and the inequality that ethnicities other than white Americans face</w:t>
      </w:r>
      <w:r w:rsidR="00AE7D71">
        <w:t xml:space="preserve"> in </w:t>
      </w:r>
      <w:r w:rsidR="000B16FB">
        <w:t xml:space="preserve">the </w:t>
      </w:r>
      <w:r w:rsidR="00AE7D71">
        <w:t xml:space="preserve">work </w:t>
      </w:r>
      <w:r w:rsidR="000B16FB">
        <w:t>environment.</w:t>
      </w:r>
      <w:r w:rsidR="004C434B">
        <w:t xml:space="preserve">  My topic </w:t>
      </w:r>
      <w:r w:rsidR="00AE7D71">
        <w:t xml:space="preserve">was trying to explore the various dimensions of the </w:t>
      </w:r>
      <w:r w:rsidR="00CE68B7">
        <w:t xml:space="preserve">lack of diversity and </w:t>
      </w:r>
      <w:r w:rsidR="00974D8F">
        <w:t xml:space="preserve">my </w:t>
      </w:r>
      <w:r w:rsidR="00CE68B7">
        <w:t xml:space="preserve">focus of research was scattered </w:t>
      </w:r>
      <w:r w:rsidR="000B16FB">
        <w:t>among</w:t>
      </w:r>
      <w:r w:rsidR="00CE68B7">
        <w:t xml:space="preserve"> the various themes. Now I have narrowed down the topic to </w:t>
      </w:r>
      <w:r w:rsidR="00983AEA">
        <w:t>emergence and growth situation</w:t>
      </w:r>
      <w:r w:rsidR="00CE68B7">
        <w:t xml:space="preserve"> of diversity</w:t>
      </w:r>
      <w:r w:rsidR="00983AEA">
        <w:t xml:space="preserve"> and equality</w:t>
      </w:r>
      <w:r w:rsidR="00CE68B7">
        <w:t xml:space="preserve"> at a workplace</w:t>
      </w:r>
      <w:r w:rsidR="00983AEA">
        <w:t xml:space="preserve">. </w:t>
      </w:r>
      <w:r w:rsidR="00CE68B7">
        <w:t xml:space="preserve"> </w:t>
      </w:r>
      <w:r w:rsidR="00983AEA">
        <w:t xml:space="preserve">Instead of using general </w:t>
      </w:r>
      <w:r w:rsidR="00974D8F">
        <w:t>hooks</w:t>
      </w:r>
      <w:r w:rsidR="00983AEA">
        <w:t xml:space="preserve"> in the start of the research I have </w:t>
      </w:r>
      <w:r w:rsidR="00974D8F">
        <w:t xml:space="preserve">clearly </w:t>
      </w:r>
      <w:r w:rsidR="00983AEA">
        <w:t>stated thesis topic in the beginning. Previously I put main research topic in the middle paragraph</w:t>
      </w:r>
      <w:r w:rsidR="006D5E98">
        <w:fldChar w:fldCharType="begin"/>
      </w:r>
      <w:r w:rsidR="006D5E98">
        <w:instrText xml:space="preserve"> ADDIN ZOTERO_ITEM CSL_CITATION {"citationID":"pJcVW0oB","properties":{"formattedCitation":"(\\uc0\\u8220{}Writing Tips \\uc0\\u171{}\\uc0\\u8239{}Writers Workshop: Writer Resources \\uc0\\u171{}\\uc0\\u8239{}The Center for Writing Studies, Illinois,\\uc0\\u8221{} n.d.)","plainCitation":"(“Writing Tips « Writers Workshop: Writer Resources « The Center for Writing Studies, Illinois,” n.d.)","noteIndex":0},"citationItems":[{"id":1222,"uris":["http://zotero.org/users/local/KZl8ZL3A/items/UY3ASGIF"],"uri":["http://zotero.org/users/local/KZl8ZL3A/items/UY3ASGIF"],"itemData":{"id":1222,"type":"webpage","title":"Writing Tips « Writers Workshop: Writer Resources « The Center for Writing Studies, Illinois","URL":"http://www.cws.illinois.edu/workshop/writers/tips/thesis/","accessed":{"date-parts":[["2019",1,29]]}}}],"schema":"https://github.com/citation-style-language/schema/raw/master/csl-citation.json"} </w:instrText>
      </w:r>
      <w:r w:rsidR="006D5E98">
        <w:fldChar w:fldCharType="separate"/>
      </w:r>
      <w:r w:rsidR="006D5E98" w:rsidRPr="006D5E98">
        <w:rPr>
          <w:rFonts w:cs="Times New Roman"/>
          <w:szCs w:val="24"/>
        </w:rPr>
        <w:t>(“Writing Tips « Writers Workshop: Writer Resources « The Center for Writing Studies, Illinois,” n.d.)</w:t>
      </w:r>
      <w:r w:rsidR="006D5E98">
        <w:fldChar w:fldCharType="end"/>
      </w:r>
      <w:r w:rsidR="00983AEA">
        <w:t xml:space="preserve">. </w:t>
      </w:r>
    </w:p>
    <w:p w:rsidR="00983AEA" w:rsidRDefault="00326DC0" w:rsidP="002E6AC8">
      <w:pPr>
        <w:pStyle w:val="Title"/>
        <w:jc w:val="left"/>
      </w:pPr>
      <w:r>
        <w:t xml:space="preserve">The main difficulty faced by </w:t>
      </w:r>
      <w:r w:rsidR="00B167C5">
        <w:t>my peers and me was narrowing down the topic. We were unable to agree on the selection of the theme for the research</w:t>
      </w:r>
      <w:r w:rsidR="00C14088">
        <w:t>. Then we researched data regarding various themes</w:t>
      </w:r>
      <w:r w:rsidR="0002711E">
        <w:t>. B</w:t>
      </w:r>
      <w:r w:rsidR="00C14088">
        <w:t>ased on research data</w:t>
      </w:r>
      <w:r w:rsidR="0002711E">
        <w:t>,</w:t>
      </w:r>
      <w:r w:rsidR="00C14088">
        <w:t xml:space="preserve"> we selected</w:t>
      </w:r>
      <w:r w:rsidR="008E33EE">
        <w:t xml:space="preserve"> the theme of questioning the existence of diversity and equality in workplaces in the US. As we thought that this topic is in relevance to current </w:t>
      </w:r>
      <w:r w:rsidR="0002711E">
        <w:t>situations</w:t>
      </w:r>
      <w:r w:rsidR="008E33EE">
        <w:t xml:space="preserve"> and we can find </w:t>
      </w:r>
      <w:r w:rsidR="004272E9">
        <w:t xml:space="preserve">better resources online </w:t>
      </w:r>
      <w:r w:rsidR="008E33EE">
        <w:t xml:space="preserve">for this theme. </w:t>
      </w:r>
    </w:p>
    <w:p w:rsidR="002A2A03" w:rsidRPr="002E6AC8" w:rsidRDefault="00326DC0" w:rsidP="002E6AC8">
      <w:pPr>
        <w:pStyle w:val="Title"/>
        <w:jc w:val="left"/>
        <w:rPr>
          <w:b/>
        </w:rPr>
      </w:pPr>
      <w:r>
        <w:t xml:space="preserve">                                                  </w:t>
      </w:r>
      <w:r w:rsidR="00F9162F">
        <w:t xml:space="preserve">     </w:t>
      </w:r>
      <w:r w:rsidRPr="002E6AC8">
        <w:rPr>
          <w:b/>
        </w:rPr>
        <w:br w:type="page"/>
      </w:r>
    </w:p>
    <w:p w:rsidR="00F95C92" w:rsidRDefault="00F95C92" w:rsidP="00F95C92">
      <w:pPr>
        <w:pStyle w:val="Bibliography"/>
        <w:jc w:val="center"/>
        <w:rPr>
          <w:b/>
        </w:rPr>
      </w:pPr>
      <w:r w:rsidRPr="00F95C92">
        <w:rPr>
          <w:b/>
        </w:rPr>
        <w:lastRenderedPageBreak/>
        <w:t>References</w:t>
      </w:r>
    </w:p>
    <w:p w:rsidR="006D5E98" w:rsidRPr="006D5E98" w:rsidRDefault="006D5E98" w:rsidP="006D5E98">
      <w:pPr>
        <w:pStyle w:val="Bibliography"/>
      </w:pPr>
      <w:r>
        <w:fldChar w:fldCharType="begin"/>
      </w:r>
      <w:r>
        <w:instrText xml:space="preserve"> ADDIN ZOTERO_BIBL {"uncited":[],"omitted":[],"custom":[]} CSL_BIBLIOGRAPHY </w:instrText>
      </w:r>
      <w:r>
        <w:fldChar w:fldCharType="separate"/>
      </w:r>
      <w:r w:rsidRPr="006D5E98">
        <w:t xml:space="preserve">Burns, C., Barton, K., &amp; </w:t>
      </w:r>
      <w:proofErr w:type="spellStart"/>
      <w:r w:rsidRPr="006D5E98">
        <w:t>Kerby</w:t>
      </w:r>
      <w:proofErr w:type="spellEnd"/>
      <w:r w:rsidRPr="006D5E98">
        <w:t>, S. (n.d.). The State of Diversity in Today’s Workforce. Retrieved January 29, 2019, from https://www.americanprogress.org/issues/economy/reports/2012/07/12/11938/the-state-of-diversity-in-todays-workforce/</w:t>
      </w:r>
    </w:p>
    <w:p w:rsidR="006D5E98" w:rsidRPr="006D5E98" w:rsidRDefault="006D5E98" w:rsidP="006D5E98">
      <w:pPr>
        <w:pStyle w:val="Bibliography"/>
      </w:pPr>
      <w:r w:rsidRPr="006D5E98">
        <w:t>Writing Tips « Writers Workshop: Writer Resources « The Center for Writing Studies, Illinois. (n.d.). Retrieved January 29, 2019, from http://www.cws.illinois.edu/workshop/writers/tips/thesis/</w:t>
      </w:r>
    </w:p>
    <w:p w:rsidR="006D5E98" w:rsidRDefault="006D5E98">
      <w:pPr>
        <w:ind w:left="720" w:hanging="720"/>
      </w:pPr>
      <w:r>
        <w:fldChar w:fldCharType="end"/>
      </w:r>
    </w:p>
    <w:sectPr w:rsidR="006D5E98">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1747" w:rsidRDefault="00311747">
      <w:pPr>
        <w:spacing w:line="240" w:lineRule="auto"/>
      </w:pPr>
      <w:r>
        <w:separator/>
      </w:r>
    </w:p>
  </w:endnote>
  <w:endnote w:type="continuationSeparator" w:id="0">
    <w:p w:rsidR="00311747" w:rsidRDefault="003117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1747" w:rsidRDefault="00311747">
      <w:pPr>
        <w:spacing w:line="240" w:lineRule="auto"/>
      </w:pPr>
      <w:r>
        <w:separator/>
      </w:r>
    </w:p>
  </w:footnote>
  <w:footnote w:type="continuationSeparator" w:id="0">
    <w:p w:rsidR="00311747" w:rsidRDefault="0031174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26D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26D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249A">
      <w:rPr>
        <w:rStyle w:val="PageNumber"/>
        <w:noProof/>
      </w:rPr>
      <w:t>3</w:t>
    </w:r>
    <w:r>
      <w:rPr>
        <w:rStyle w:val="PageNumber"/>
      </w:rPr>
      <w:fldChar w:fldCharType="end"/>
    </w:r>
  </w:p>
  <w:p w:rsidR="00E168E2" w:rsidRDefault="00326DC0">
    <w:pPr>
      <w:pStyle w:val="Header"/>
      <w:ind w:right="360" w:firstLine="0"/>
    </w:pPr>
    <w:r>
      <w:t xml:space="preserve">SHORTENED TITLE HERE </w:t>
    </w:r>
  </w:p>
  <w:p w:rsidR="002A2A03" w:rsidRDefault="00EB3951">
    <w:pPr>
      <w:pStyle w:val="Header"/>
      <w:ind w:right="360" w:firstLine="0"/>
    </w:pPr>
    <w:r>
      <w:t xml:space="preserve">In </w:t>
    </w:r>
    <w:r w:rsidR="00326DC0">
      <w:t>CAPS</w:t>
    </w:r>
    <w:r w:rsidR="00326DC0">
      <w:tab/>
    </w:r>
    <w:r w:rsidR="00326DC0">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26D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2E4F">
      <w:rPr>
        <w:rStyle w:val="PageNumber"/>
        <w:noProof/>
      </w:rPr>
      <w:t>1</w:t>
    </w:r>
    <w:r>
      <w:rPr>
        <w:rStyle w:val="PageNumber"/>
      </w:rPr>
      <w:fldChar w:fldCharType="end"/>
    </w:r>
  </w:p>
  <w:p w:rsidR="002A2A03" w:rsidRDefault="00326DC0">
    <w:pPr>
      <w:ind w:right="360" w:firstLine="0"/>
    </w:pPr>
    <w:r>
      <w:t xml:space="preserve">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2711E"/>
    <w:rsid w:val="000B0A32"/>
    <w:rsid w:val="000B16FB"/>
    <w:rsid w:val="00105F10"/>
    <w:rsid w:val="001A0A79"/>
    <w:rsid w:val="002A2A03"/>
    <w:rsid w:val="002E6AC8"/>
    <w:rsid w:val="002F2E4F"/>
    <w:rsid w:val="00311747"/>
    <w:rsid w:val="00326DC0"/>
    <w:rsid w:val="00366BB8"/>
    <w:rsid w:val="00380657"/>
    <w:rsid w:val="00400234"/>
    <w:rsid w:val="004272E9"/>
    <w:rsid w:val="004C434B"/>
    <w:rsid w:val="004E2EF8"/>
    <w:rsid w:val="0050711B"/>
    <w:rsid w:val="00516DDD"/>
    <w:rsid w:val="0055249A"/>
    <w:rsid w:val="005601E8"/>
    <w:rsid w:val="006D5E98"/>
    <w:rsid w:val="008E33EE"/>
    <w:rsid w:val="00974D8F"/>
    <w:rsid w:val="00983AEA"/>
    <w:rsid w:val="00A6168F"/>
    <w:rsid w:val="00AE7D71"/>
    <w:rsid w:val="00B05D1D"/>
    <w:rsid w:val="00B167C5"/>
    <w:rsid w:val="00B32764"/>
    <w:rsid w:val="00B65E85"/>
    <w:rsid w:val="00C14088"/>
    <w:rsid w:val="00C67138"/>
    <w:rsid w:val="00CE68B7"/>
    <w:rsid w:val="00CF29F0"/>
    <w:rsid w:val="00E168E2"/>
    <w:rsid w:val="00E306E8"/>
    <w:rsid w:val="00EB3951"/>
    <w:rsid w:val="00F9162F"/>
    <w:rsid w:val="00F95C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D5E9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Pages>
  <Words>644</Words>
  <Characters>367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1-29T06:26:00Z</dcterms:created>
  <dcterms:modified xsi:type="dcterms:W3CDTF">2019-01-2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ukS2zB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